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AE6640" w14:textId="039E11B5" w:rsidR="00E57694" w:rsidRPr="00113C60" w:rsidRDefault="00E57694" w:rsidP="00E41694">
      <w:pPr>
        <w:pStyle w:val="Heading1"/>
      </w:pPr>
      <w:r w:rsidRPr="00113C60">
        <w:t>ABSTRACT:</w:t>
      </w:r>
    </w:p>
    <w:p w14:paraId="15FD27FF" w14:textId="0EA89201" w:rsidR="00E57694" w:rsidRDefault="00113C60">
      <w:r>
        <w:t xml:space="preserve">This research aims in predicting the screening colonoscopy numbers across Ireland. </w:t>
      </w:r>
      <w:r w:rsidR="00E57694">
        <w:t>Bowel screening aims to detect signs of bowel cancer at an early stage, where there are no symptoms. Bowel Cancer is currently available to all people aged 60 to 69 living in Ireland.</w:t>
      </w:r>
      <w:r w:rsidR="00E57694" w:rsidRPr="00E57694">
        <w:t xml:space="preserve"> </w:t>
      </w:r>
      <w:r w:rsidR="00E57694">
        <w:t>The clients who have taken part in the program and whose faecal test shows higher haemoglobin count (than a defined level) will be sent for colonoscopy for polyp detection and other pathology tests to identify cancer.</w:t>
      </w:r>
      <w:r w:rsidR="00E57694" w:rsidRPr="00E57694">
        <w:t xml:space="preserve"> </w:t>
      </w:r>
      <w:r w:rsidR="00E57694">
        <w:t xml:space="preserve">National Cancer Strategy 2021 recommends expansion of the age limit to 55-74. In order to assist in the decision making it is critical to understand the expected colonoscopy counts across the country. The study makes use of the existing screening colonoscopy </w:t>
      </w:r>
      <w:r w:rsidR="006A08FE">
        <w:t>for each age and gender and combined with the census data 2022, variations of the colonoscopies for each age and gender are identified. In-depth Interviews are done with the subject matter experts</w:t>
      </w:r>
      <w:r w:rsidR="005A0386">
        <w:t>, the features that should be used for the study are discussed. Hypothesis testing are done to back this primary research. Co-relation between the features is obtained, several machine learning regression models are compared along with time-series regression models. The best model will be used to predict the colonoscopy numbers.</w:t>
      </w:r>
      <w:r>
        <w:t xml:space="preserve"> The results and conclusions are provided in the relevant sections in the report.</w:t>
      </w:r>
    </w:p>
    <w:p w14:paraId="7ACB2AC2" w14:textId="77777777" w:rsidR="00113C60" w:rsidRPr="008D1B79" w:rsidRDefault="00113C60">
      <w:pPr>
        <w:rPr>
          <w:b/>
          <w:bCs/>
          <w:u w:val="single"/>
        </w:rPr>
      </w:pPr>
    </w:p>
    <w:p w14:paraId="6953660D" w14:textId="19E0A2C2" w:rsidR="00B413D9" w:rsidRPr="00E41694" w:rsidRDefault="00113C60" w:rsidP="00E41694">
      <w:pPr>
        <w:pStyle w:val="Heading1"/>
        <w:numPr>
          <w:ilvl w:val="0"/>
          <w:numId w:val="3"/>
        </w:numPr>
      </w:pPr>
      <w:r w:rsidRPr="00E41694">
        <w:t>Introduction:</w:t>
      </w:r>
    </w:p>
    <w:p w14:paraId="791440A8" w14:textId="7532E885" w:rsidR="00113C60" w:rsidRDefault="00113C60" w:rsidP="00113C60">
      <w:r>
        <w:t xml:space="preserve">The topic for this research is machine learning predictions in the area of bowel screening colonoscopy, the features impacting colonoscopy, </w:t>
      </w:r>
      <w:r w:rsidR="00AB1AE5">
        <w:t xml:space="preserve">statistical </w:t>
      </w:r>
      <w:r w:rsidR="005B7EBB">
        <w:t>analysis, machine</w:t>
      </w:r>
      <w:r>
        <w:t xml:space="preserve"> learning models for the predicti</w:t>
      </w:r>
      <w:r w:rsidR="00AB1AE5">
        <w:t>ng the colonoscopies</w:t>
      </w:r>
      <w:r>
        <w:t>. Machine Learning model development involves feature engineering where the features</w:t>
      </w:r>
      <w:r w:rsidR="00144D58">
        <w:t xml:space="preserve"> impacting colonoscopy numbers are technically identified. The research makes use of CRISP framework which involves the steps </w:t>
      </w:r>
      <w:r w:rsidR="00DC4EB3">
        <w:t>d</w:t>
      </w:r>
      <w:r w:rsidR="00144D58">
        <w:t xml:space="preserve">ata gathering, data cleansing, data </w:t>
      </w:r>
      <w:r w:rsidR="00DC4EB3">
        <w:t>enrichment,</w:t>
      </w:r>
      <w:r w:rsidR="00144D58">
        <w:t xml:space="preserve"> </w:t>
      </w:r>
      <w:r w:rsidR="00DC4EB3">
        <w:t xml:space="preserve">statistical </w:t>
      </w:r>
      <w:r w:rsidR="005604B5">
        <w:t>analysis,</w:t>
      </w:r>
      <w:r w:rsidR="00DC4EB3">
        <w:t xml:space="preserve"> feature engineering, model building, analysing the model, </w:t>
      </w:r>
      <w:r w:rsidR="005604B5">
        <w:t>predictions,</w:t>
      </w:r>
      <w:r w:rsidR="00DC4EB3">
        <w:t xml:space="preserve"> and deployment. Most of the steps above are iterative in nature in order to get the best model for prediction. In-depth </w:t>
      </w:r>
      <w:r w:rsidR="005604B5">
        <w:t>interviews</w:t>
      </w:r>
      <w:r w:rsidR="00DC4EB3">
        <w:t xml:space="preserve"> are used as the primary research methodology for this </w:t>
      </w:r>
      <w:r w:rsidR="005604B5">
        <w:t>research. Data enhancements are done based on the outcomes of this primary research. Hypothesis testing are applied in order to technically test the details suggested in the interviews.</w:t>
      </w:r>
      <w:r w:rsidR="00FE0036">
        <w:t xml:space="preserve"> Correlation between the variables </w:t>
      </w:r>
      <w:r w:rsidR="00674D97">
        <w:t>is</w:t>
      </w:r>
      <w:r w:rsidR="00FE0036">
        <w:t xml:space="preserve"> verified, and different regression models are tested, accuracies are </w:t>
      </w:r>
      <w:r w:rsidR="00952AE8">
        <w:t>compared,</w:t>
      </w:r>
      <w:r w:rsidR="00FE0036">
        <w:t xml:space="preserve"> and the most-appropriate model is used for </w:t>
      </w:r>
      <w:r w:rsidR="00AB1AE5">
        <w:t>predictions.</w:t>
      </w:r>
    </w:p>
    <w:p w14:paraId="61BA4130" w14:textId="2DA09183" w:rsidR="00113C60" w:rsidRPr="00E41694" w:rsidRDefault="005B558E" w:rsidP="00E41694">
      <w:pPr>
        <w:pStyle w:val="Heading1"/>
        <w:numPr>
          <w:ilvl w:val="0"/>
          <w:numId w:val="3"/>
        </w:numPr>
      </w:pPr>
      <w:r w:rsidRPr="00E41694">
        <w:t>Objectives:</w:t>
      </w:r>
    </w:p>
    <w:p w14:paraId="24C55E0A" w14:textId="77777777" w:rsidR="005B558E" w:rsidRDefault="005B558E">
      <w:r>
        <w:t xml:space="preserve">1. To identify the variations in colonoscopies for each gender and defined age groups, across different months of a year in order to better plan the colonoscopy capacity in different units using descriptive statistics, furthermore, do a hypothesis testing to test if the colonoscopy counts for male population are less compared to females in order to assist the colonoscopy units better. </w:t>
      </w:r>
    </w:p>
    <w:p w14:paraId="456FB315" w14:textId="77777777" w:rsidR="005B558E" w:rsidRDefault="005B558E">
      <w:r>
        <w:t xml:space="preserve">2. To identify the features that influence the colonoscopy counts, by undertaking appropriate co-relation studies between the features, and furthermore identify if there are any seasonal factors affecting the colonoscopy numbers. </w:t>
      </w:r>
    </w:p>
    <w:p w14:paraId="533CCD4C" w14:textId="42B56EFD" w:rsidR="005B558E" w:rsidRDefault="005B558E">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1E57C031" w14:textId="77777777" w:rsidR="00104D00" w:rsidRDefault="00104D00">
      <w:pPr>
        <w:rPr>
          <w:b/>
          <w:bCs/>
          <w:u w:val="single"/>
        </w:rPr>
      </w:pPr>
    </w:p>
    <w:p w14:paraId="71371DFD" w14:textId="57F99F0E" w:rsidR="00310E5C" w:rsidRPr="00E41694" w:rsidRDefault="00104D00" w:rsidP="00E41694">
      <w:pPr>
        <w:pStyle w:val="Heading1"/>
        <w:numPr>
          <w:ilvl w:val="0"/>
          <w:numId w:val="3"/>
        </w:numPr>
      </w:pPr>
      <w:r w:rsidRPr="00E41694">
        <w:lastRenderedPageBreak/>
        <w:t>Sampling Strategy:</w:t>
      </w:r>
    </w:p>
    <w:p w14:paraId="1EF6DAE0" w14:textId="77777777" w:rsidR="00104D00" w:rsidRPr="006C28DB" w:rsidRDefault="00104D00" w:rsidP="00104D00">
      <w:r>
        <w:t>It is proposed to use three different sampling strategies as part of the research, this includes both probabilistic (simple and stratified) sampling, this is primarily used while attaining the objective stated above. Non-probabilistic sampling (judgemental) is done to support the research and get inputs on the factors influencing the research.</w:t>
      </w:r>
    </w:p>
    <w:p w14:paraId="7F3795B8" w14:textId="77777777" w:rsidR="00104D00" w:rsidRDefault="00104D00" w:rsidP="00104D00">
      <w:r>
        <w:t xml:space="preserve">This research project proposes to use two separate populations for achieving the above objectives. The first population are the males who have undergone colonoscopy across different age groups. The second population are the females who have undergone colonoscopy across different age groups. </w:t>
      </w:r>
    </w:p>
    <w:p w14:paraId="1277A597" w14:textId="77777777" w:rsidR="00104D00" w:rsidRDefault="00104D00" w:rsidP="00104D00">
      <w:r>
        <w:t xml:space="preserve">Three different samples are used to achieve the above objectives, and also get some insights in addition to the literature review. 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13183B25" w14:textId="77777777" w:rsidR="00104D00" w:rsidRDefault="00104D00" w:rsidP="00104D00">
      <w:r>
        <w:t xml:space="preserve">The third population that is proposed to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23A1B124" w14:textId="77777777" w:rsidR="00104D00" w:rsidRDefault="00104D00" w:rsidP="00104D00">
      <w:r>
        <w:t xml:space="preserve">Further, in order to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0D157C7C" w14:textId="77777777" w:rsidR="00104D00" w:rsidRDefault="00104D00" w:rsidP="00104D00">
      <w:r>
        <w:t xml:space="preserve">Ethical considerations to be aware of are the probability sampling are done considering three populations like male, female, based on the literature reviews. The data is from the clinical database and the issue with regards to the bias are taken care. </w:t>
      </w:r>
    </w:p>
    <w:p w14:paraId="6FB79E75" w14:textId="47FC6EAE" w:rsidR="009D4C58" w:rsidRPr="00E41694" w:rsidRDefault="009D4C58" w:rsidP="00E41694">
      <w:pPr>
        <w:pStyle w:val="Heading1"/>
        <w:numPr>
          <w:ilvl w:val="0"/>
          <w:numId w:val="3"/>
        </w:numPr>
      </w:pPr>
      <w:r w:rsidRPr="00E41694">
        <w:t>Design and Methodology</w:t>
      </w:r>
      <w:r w:rsidR="00E41694" w:rsidRPr="00E41694">
        <w:t>:</w:t>
      </w:r>
    </w:p>
    <w:p w14:paraId="160B9C77" w14:textId="4FD73C02" w:rsidR="009D4C58" w:rsidRDefault="009D4C58" w:rsidP="00104D00">
      <w:r>
        <w:t>The project management methodology adopted in this research is a combination of KDD (Knowledge Discovery is Database) and CRISP-DM (Cross Industry Standard process for Data Mining).</w:t>
      </w:r>
    </w:p>
    <w:p w14:paraId="3112E5B4" w14:textId="53DE1E4F" w:rsidR="00C2383D" w:rsidRDefault="00C2383D"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C2383D">
        <w:rPr>
          <w:rFonts w:asciiTheme="minorHAnsi" w:eastAsiaTheme="minorHAnsi" w:hAnsiTheme="minorHAnsi" w:cstheme="minorBidi"/>
          <w:kern w:val="2"/>
          <w:sz w:val="22"/>
          <w:szCs w:val="22"/>
          <w:lang w:eastAsia="en-US"/>
          <w14:ligatures w14:val="standardContextual"/>
        </w:rPr>
        <w:t>The activities involved are research understanding</w:t>
      </w:r>
      <w:r>
        <w:rPr>
          <w:rFonts w:asciiTheme="minorHAnsi" w:eastAsiaTheme="minorHAnsi" w:hAnsiTheme="minorHAnsi" w:cstheme="minorBidi"/>
          <w:kern w:val="2"/>
          <w:sz w:val="22"/>
          <w:szCs w:val="22"/>
          <w:lang w:eastAsia="en-US"/>
          <w14:ligatures w14:val="standardContextual"/>
        </w:rPr>
        <w:t xml:space="preserve"> that involves primary research and evaluation</w:t>
      </w:r>
      <w:r w:rsidRPr="00C2383D">
        <w:rPr>
          <w:rFonts w:asciiTheme="minorHAnsi" w:eastAsiaTheme="minorHAnsi" w:hAnsiTheme="minorHAnsi" w:cstheme="minorBidi"/>
          <w:kern w:val="2"/>
          <w:sz w:val="22"/>
          <w:szCs w:val="22"/>
          <w:lang w:eastAsia="en-US"/>
          <w14:ligatures w14:val="standardContextual"/>
        </w:rPr>
        <w:t xml:space="preserve">, data collection, data preparation, Data Analysis, enrichment by collecting additional data, </w:t>
      </w:r>
      <w:r>
        <w:rPr>
          <w:rFonts w:asciiTheme="minorHAnsi" w:eastAsiaTheme="minorHAnsi" w:hAnsiTheme="minorHAnsi" w:cstheme="minorBidi"/>
          <w:kern w:val="2"/>
          <w:sz w:val="22"/>
          <w:szCs w:val="22"/>
          <w:lang w:eastAsia="en-US"/>
          <w14:ligatures w14:val="standardContextual"/>
        </w:rPr>
        <w:t xml:space="preserve">descriptive </w:t>
      </w:r>
      <w:r>
        <w:rPr>
          <w:rFonts w:asciiTheme="minorHAnsi" w:eastAsiaTheme="minorHAnsi" w:hAnsiTheme="minorHAnsi" w:cstheme="minorBidi"/>
          <w:kern w:val="2"/>
          <w:sz w:val="22"/>
          <w:szCs w:val="22"/>
          <w:lang w:eastAsia="en-US"/>
          <w14:ligatures w14:val="standardContextual"/>
        </w:rPr>
        <w:lastRenderedPageBreak/>
        <w:t>statistical analysis, machine learning model building and comparison, predicting using the best model.</w:t>
      </w:r>
    </w:p>
    <w:p w14:paraId="136A7274" w14:textId="6A648CDB" w:rsidR="00CE19BF" w:rsidRPr="00CE19BF" w:rsidRDefault="00813930" w:rsidP="00CE19BF">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Research Understanding:</w:t>
      </w:r>
    </w:p>
    <w:p w14:paraId="54985412" w14:textId="74E0E54F" w:rsidR="007C0BC7" w:rsidRDefault="007C0BC7" w:rsidP="00813930">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Before we get into the data collection and further analysis, the research topics are explained in detail. </w:t>
      </w:r>
      <w:r w:rsidR="00CE19BF">
        <w:rPr>
          <w:rFonts w:asciiTheme="minorHAnsi" w:eastAsiaTheme="minorHAnsi" w:hAnsiTheme="minorHAnsi" w:cstheme="minorBidi"/>
          <w:kern w:val="2"/>
          <w:sz w:val="22"/>
          <w:szCs w:val="22"/>
          <w:lang w:eastAsia="en-US"/>
          <w14:ligatures w14:val="standardContextual"/>
        </w:rPr>
        <w:t xml:space="preserve">The areas of Bowel Screening Colonoscopy, features impacting </w:t>
      </w:r>
      <w:r>
        <w:rPr>
          <w:rFonts w:asciiTheme="minorHAnsi" w:eastAsiaTheme="minorHAnsi" w:hAnsiTheme="minorHAnsi" w:cstheme="minorBidi"/>
          <w:kern w:val="2"/>
          <w:sz w:val="22"/>
          <w:szCs w:val="22"/>
          <w:lang w:eastAsia="en-US"/>
          <w14:ligatures w14:val="standardContextual"/>
        </w:rPr>
        <w:t>colonoscopy,</w:t>
      </w:r>
      <w:r w:rsidR="00CE19BF">
        <w:rPr>
          <w:rFonts w:asciiTheme="minorHAnsi" w:eastAsiaTheme="minorHAnsi" w:hAnsiTheme="minorHAnsi" w:cstheme="minorBidi"/>
          <w:kern w:val="2"/>
          <w:sz w:val="22"/>
          <w:szCs w:val="22"/>
          <w:lang w:eastAsia="en-US"/>
          <w14:ligatures w14:val="standardContextual"/>
        </w:rPr>
        <w:t xml:space="preserve"> understanding of census numbers for 2022, </w:t>
      </w:r>
      <w:r>
        <w:rPr>
          <w:rFonts w:asciiTheme="minorHAnsi" w:eastAsiaTheme="minorHAnsi" w:hAnsiTheme="minorHAnsi" w:cstheme="minorBidi"/>
          <w:kern w:val="2"/>
          <w:sz w:val="22"/>
          <w:szCs w:val="22"/>
          <w:lang w:eastAsia="en-US"/>
          <w14:ligatures w14:val="standardContextual"/>
        </w:rPr>
        <w:t>limitations of predicting colonoscopies based on past colonoscopy numbers, usage of machine learning models, descriptive statistics and its interpretation in health care terms are explored in detail.</w:t>
      </w:r>
      <w:r w:rsidR="003F2E81">
        <w:rPr>
          <w:rFonts w:asciiTheme="minorHAnsi" w:eastAsiaTheme="minorHAnsi" w:hAnsiTheme="minorHAnsi" w:cstheme="minorBidi"/>
          <w:kern w:val="2"/>
          <w:sz w:val="22"/>
          <w:szCs w:val="22"/>
          <w:lang w:eastAsia="en-US"/>
          <w14:ligatures w14:val="standardContextual"/>
        </w:rPr>
        <w:t xml:space="preserve"> This is achieved through in-depth interviews with the subject matter experts. Participants are selected carefully considering their expertise in the field of research topic. The list of questions </w:t>
      </w:r>
      <w:r w:rsidR="00B82D8C">
        <w:rPr>
          <w:rFonts w:asciiTheme="minorHAnsi" w:eastAsiaTheme="minorHAnsi" w:hAnsiTheme="minorHAnsi" w:cstheme="minorBidi"/>
          <w:kern w:val="2"/>
          <w:sz w:val="22"/>
          <w:szCs w:val="22"/>
          <w:lang w:eastAsia="en-US"/>
          <w14:ligatures w14:val="standardContextual"/>
        </w:rPr>
        <w:t>is</w:t>
      </w:r>
      <w:r w:rsidR="003F2E81">
        <w:rPr>
          <w:rFonts w:asciiTheme="minorHAnsi" w:eastAsiaTheme="minorHAnsi" w:hAnsiTheme="minorHAnsi" w:cstheme="minorBidi"/>
          <w:kern w:val="2"/>
          <w:sz w:val="22"/>
          <w:szCs w:val="22"/>
          <w:lang w:eastAsia="en-US"/>
          <w14:ligatures w14:val="standardContextual"/>
        </w:rPr>
        <w:t xml:space="preserve"> prepared and sent to the </w:t>
      </w:r>
      <w:r w:rsidR="00B82D8C">
        <w:rPr>
          <w:rFonts w:asciiTheme="minorHAnsi" w:eastAsiaTheme="minorHAnsi" w:hAnsiTheme="minorHAnsi" w:cstheme="minorBidi"/>
          <w:kern w:val="2"/>
          <w:sz w:val="22"/>
          <w:szCs w:val="22"/>
          <w:lang w:eastAsia="en-US"/>
          <w14:ligatures w14:val="standardContextual"/>
        </w:rPr>
        <w:t>participants, and</w:t>
      </w:r>
      <w:r w:rsidR="003F2E81">
        <w:rPr>
          <w:rFonts w:asciiTheme="minorHAnsi" w:eastAsiaTheme="minorHAnsi" w:hAnsiTheme="minorHAnsi" w:cstheme="minorBidi"/>
          <w:kern w:val="2"/>
          <w:sz w:val="22"/>
          <w:szCs w:val="22"/>
          <w:lang w:eastAsia="en-US"/>
          <w14:ligatures w14:val="standardContextual"/>
        </w:rPr>
        <w:t xml:space="preserve"> direct questions are </w:t>
      </w:r>
      <w:r w:rsidR="00B82D8C">
        <w:rPr>
          <w:rFonts w:asciiTheme="minorHAnsi" w:eastAsiaTheme="minorHAnsi" w:hAnsiTheme="minorHAnsi" w:cstheme="minorBidi"/>
          <w:kern w:val="2"/>
          <w:sz w:val="22"/>
          <w:szCs w:val="22"/>
          <w:lang w:eastAsia="en-US"/>
          <w14:ligatures w14:val="standardContextual"/>
        </w:rPr>
        <w:t>asked,</w:t>
      </w:r>
      <w:r w:rsidR="003F2E81">
        <w:rPr>
          <w:rFonts w:asciiTheme="minorHAnsi" w:eastAsiaTheme="minorHAnsi" w:hAnsiTheme="minorHAnsi" w:cstheme="minorBidi"/>
          <w:kern w:val="2"/>
          <w:sz w:val="22"/>
          <w:szCs w:val="22"/>
          <w:lang w:eastAsia="en-US"/>
          <w14:ligatures w14:val="standardContextual"/>
        </w:rPr>
        <w:t xml:space="preserve"> and the points noted. </w:t>
      </w:r>
      <w:r w:rsidR="00B82D8C">
        <w:rPr>
          <w:rFonts w:asciiTheme="minorHAnsi" w:eastAsiaTheme="minorHAnsi" w:hAnsiTheme="minorHAnsi" w:cstheme="minorBidi"/>
          <w:kern w:val="2"/>
          <w:sz w:val="22"/>
          <w:szCs w:val="22"/>
          <w:lang w:eastAsia="en-US"/>
          <w14:ligatures w14:val="standardContextual"/>
        </w:rPr>
        <w:t>Further research understanding is done by doing a literature review across different themes relevant to the topic.</w:t>
      </w:r>
    </w:p>
    <w:p w14:paraId="60FCCD3A" w14:textId="3C4C424D" w:rsidR="00813930" w:rsidRDefault="00CE19BF" w:rsidP="00813930">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p>
    <w:p w14:paraId="58A85F54" w14:textId="72CA067A"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Collection</w:t>
      </w:r>
      <w:r w:rsidR="00B82D8C">
        <w:rPr>
          <w:rFonts w:asciiTheme="minorHAnsi" w:eastAsiaTheme="minorHAnsi" w:hAnsiTheme="minorHAnsi" w:cstheme="minorBidi"/>
          <w:kern w:val="2"/>
          <w:sz w:val="22"/>
          <w:szCs w:val="22"/>
          <w:lang w:eastAsia="en-US"/>
          <w14:ligatures w14:val="standardContextual"/>
        </w:rPr>
        <w:t>:</w:t>
      </w:r>
    </w:p>
    <w:p w14:paraId="57697065" w14:textId="02B919CA" w:rsidR="00B82D8C" w:rsidRDefault="00B82D8C"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w:t>
      </w:r>
      <w:r w:rsidR="009A2729">
        <w:rPr>
          <w:rFonts w:asciiTheme="minorHAnsi" w:eastAsiaTheme="minorHAnsi" w:hAnsiTheme="minorHAnsi" w:cstheme="minorBidi"/>
          <w:kern w:val="2"/>
          <w:sz w:val="22"/>
          <w:szCs w:val="22"/>
          <w:lang w:eastAsia="en-US"/>
          <w14:ligatures w14:val="standardContextual"/>
        </w:rPr>
        <w:t xml:space="preserve">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493F562C" w14:textId="77777777" w:rsidR="00813930" w:rsidRDefault="00813930" w:rsidP="00813930">
      <w:pPr>
        <w:pStyle w:val="ListParagraph"/>
      </w:pPr>
    </w:p>
    <w:p w14:paraId="173AE3BC" w14:textId="7FD3B7AD"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Preparation</w:t>
      </w:r>
    </w:p>
    <w:p w14:paraId="0E9DF967" w14:textId="77777777" w:rsidR="00813930" w:rsidRDefault="00813930" w:rsidP="00813930">
      <w:pPr>
        <w:pStyle w:val="ListParagraph"/>
      </w:pPr>
    </w:p>
    <w:p w14:paraId="17ED8898" w14:textId="768EC219"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Analysis</w:t>
      </w:r>
    </w:p>
    <w:p w14:paraId="1941D95A" w14:textId="77777777" w:rsidR="00813930" w:rsidRDefault="00813930" w:rsidP="00813930">
      <w:pPr>
        <w:pStyle w:val="ListParagraph"/>
      </w:pPr>
    </w:p>
    <w:p w14:paraId="24422994" w14:textId="129DCC93"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 Building and Evaluation</w:t>
      </w:r>
    </w:p>
    <w:p w14:paraId="28077D97" w14:textId="77777777" w:rsidR="00813930" w:rsidRDefault="00813930" w:rsidP="00813930">
      <w:pPr>
        <w:pStyle w:val="ListParagraph"/>
      </w:pPr>
    </w:p>
    <w:p w14:paraId="71A6D35D" w14:textId="668F1AE0" w:rsidR="00813930" w:rsidRDefault="00813930" w:rsidP="00813930">
      <w:pPr>
        <w:pStyle w:val="Heading1"/>
        <w:numPr>
          <w:ilvl w:val="0"/>
          <w:numId w:val="3"/>
        </w:numPr>
      </w:pPr>
      <w:r w:rsidRPr="00813930">
        <w:t>Implementation</w:t>
      </w:r>
      <w:r>
        <w:t>:</w:t>
      </w:r>
    </w:p>
    <w:p w14:paraId="754C8B84" w14:textId="77777777" w:rsidR="00813930" w:rsidRDefault="00813930" w:rsidP="00813930"/>
    <w:p w14:paraId="2180DC98" w14:textId="26653107" w:rsidR="00813930" w:rsidRDefault="00813930" w:rsidP="00813930">
      <w:pPr>
        <w:pStyle w:val="ListParagraph"/>
        <w:numPr>
          <w:ilvl w:val="1"/>
          <w:numId w:val="3"/>
        </w:numPr>
      </w:pPr>
      <w:r>
        <w:t>Primary Research</w:t>
      </w:r>
    </w:p>
    <w:p w14:paraId="4390F6E7" w14:textId="50F6699C" w:rsidR="00813930" w:rsidRDefault="00813930" w:rsidP="00813930">
      <w:pPr>
        <w:pStyle w:val="ListParagraph"/>
        <w:numPr>
          <w:ilvl w:val="1"/>
          <w:numId w:val="3"/>
        </w:numPr>
      </w:pPr>
      <w:r>
        <w:t>Data Extract</w:t>
      </w:r>
    </w:p>
    <w:p w14:paraId="2C786F8A" w14:textId="06145E2C" w:rsidR="00813930" w:rsidRDefault="00813930" w:rsidP="00813930">
      <w:pPr>
        <w:pStyle w:val="ListParagraph"/>
        <w:numPr>
          <w:ilvl w:val="1"/>
          <w:numId w:val="3"/>
        </w:numPr>
      </w:pPr>
      <w:r>
        <w:t>Data preparation</w:t>
      </w:r>
    </w:p>
    <w:p w14:paraId="52FF207C" w14:textId="3D6EAFBC" w:rsidR="00813930" w:rsidRDefault="007A577E" w:rsidP="00813930">
      <w:pPr>
        <w:pStyle w:val="ListParagraph"/>
        <w:numPr>
          <w:ilvl w:val="1"/>
          <w:numId w:val="3"/>
        </w:numPr>
      </w:pPr>
      <w:r>
        <w:t>Data Analysis</w:t>
      </w:r>
    </w:p>
    <w:p w14:paraId="128AB71C" w14:textId="18EDF402" w:rsidR="007A577E" w:rsidRDefault="007A577E" w:rsidP="00813930">
      <w:pPr>
        <w:pStyle w:val="ListParagraph"/>
        <w:numPr>
          <w:ilvl w:val="1"/>
          <w:numId w:val="3"/>
        </w:numPr>
      </w:pPr>
      <w:r>
        <w:t>Model Building and Evaluation</w:t>
      </w:r>
    </w:p>
    <w:p w14:paraId="1311AFBC" w14:textId="7E2EFACB" w:rsidR="007A577E" w:rsidRDefault="007A577E" w:rsidP="00813930">
      <w:pPr>
        <w:pStyle w:val="ListParagraph"/>
        <w:numPr>
          <w:ilvl w:val="1"/>
          <w:numId w:val="3"/>
        </w:numPr>
      </w:pPr>
      <w:r>
        <w:t xml:space="preserve">Prediction </w:t>
      </w:r>
    </w:p>
    <w:p w14:paraId="575B8427" w14:textId="77777777" w:rsidR="007A577E" w:rsidRDefault="007A577E" w:rsidP="007A577E">
      <w:pPr>
        <w:ind w:left="360"/>
      </w:pPr>
    </w:p>
    <w:p w14:paraId="069D662B" w14:textId="767F1FD1" w:rsidR="007A577E" w:rsidRDefault="007A577E" w:rsidP="007A577E">
      <w:pPr>
        <w:pStyle w:val="Heading1"/>
        <w:numPr>
          <w:ilvl w:val="0"/>
          <w:numId w:val="3"/>
        </w:numPr>
      </w:pPr>
      <w:r w:rsidRPr="007A577E">
        <w:t>Results</w:t>
      </w:r>
    </w:p>
    <w:p w14:paraId="0F91ACC6" w14:textId="4DA720E6" w:rsidR="007A577E" w:rsidRPr="007A577E" w:rsidRDefault="007A577E" w:rsidP="007A577E">
      <w:pPr>
        <w:pStyle w:val="Heading1"/>
        <w:numPr>
          <w:ilvl w:val="0"/>
          <w:numId w:val="3"/>
        </w:numPr>
      </w:pPr>
      <w:r>
        <w:t>Conclusion</w:t>
      </w:r>
    </w:p>
    <w:p w14:paraId="783A704A" w14:textId="77777777" w:rsidR="00813930" w:rsidRDefault="00813930" w:rsidP="00813930">
      <w:pPr>
        <w:pStyle w:val="ListParagraph"/>
      </w:pPr>
    </w:p>
    <w:p w14:paraId="4F0A92C2" w14:textId="7338E128" w:rsidR="00813930" w:rsidRDefault="00813930" w:rsidP="00813930">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539C18C" w14:textId="77777777" w:rsidR="00E41694" w:rsidRDefault="00E41694"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9B66694" w14:textId="77777777" w:rsidR="00E41694" w:rsidRPr="00C2383D" w:rsidRDefault="00E41694"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1300FCF" w14:textId="6624E931" w:rsidR="009D4C58" w:rsidRPr="009D4C58" w:rsidRDefault="009D4C58" w:rsidP="00104D00">
      <w:pPr>
        <w:rPr>
          <w:lang w:val="en-US"/>
        </w:rPr>
      </w:pPr>
    </w:p>
    <w:p w14:paraId="297DBE48" w14:textId="77777777" w:rsidR="00104D00" w:rsidRDefault="00104D00">
      <w:pPr>
        <w:rPr>
          <w:b/>
          <w:bCs/>
          <w:u w:val="single"/>
        </w:rPr>
      </w:pPr>
    </w:p>
    <w:p w14:paraId="55975816" w14:textId="77777777" w:rsidR="00301FA9" w:rsidRDefault="00301FA9" w:rsidP="00301FA9">
      <w:pPr>
        <w:pStyle w:val="Heading1"/>
      </w:pPr>
      <w:bookmarkStart w:id="0" w:name="_Toc135241306"/>
      <w:r>
        <w:t>LITERATURE REVIEW:</w:t>
      </w:r>
      <w:bookmarkEnd w:id="0"/>
    </w:p>
    <w:p w14:paraId="2A1B2C5E" w14:textId="77777777" w:rsidR="00301FA9" w:rsidRDefault="00301FA9" w:rsidP="00301FA9">
      <w:pPr>
        <w:pStyle w:val="Heading2"/>
      </w:pPr>
      <w:bookmarkStart w:id="1" w:name="_Toc135241307"/>
      <w:r w:rsidRPr="00D7244F">
        <w:rPr>
          <w:u w:val="single"/>
        </w:rPr>
        <w:t>Introduction</w:t>
      </w:r>
      <w:r>
        <w:t>:</w:t>
      </w:r>
      <w:bookmarkEnd w:id="1"/>
    </w:p>
    <w:p w14:paraId="6F81ECF5" w14:textId="77777777" w:rsidR="00301FA9" w:rsidRDefault="00301FA9" w:rsidP="00301FA9">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666C78E6" w14:textId="7E8CB721" w:rsidR="00301FA9" w:rsidRDefault="00301FA9" w:rsidP="00301FA9">
      <w:r>
        <w:t xml:space="preserve">The materials reviewed are openly available on the internet, previous research papers, articles etc are reviewed as part of the process. </w:t>
      </w:r>
      <w:r w:rsidR="009D4C58">
        <w:t>Eighty-one</w:t>
      </w:r>
      <w:r>
        <w:t xml:space="preserv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6A67002B" w14:textId="77777777" w:rsidR="00301FA9" w:rsidRDefault="00301FA9" w:rsidP="00301FA9">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0C7E720D" w14:textId="77777777" w:rsidR="00301FA9" w:rsidRDefault="00301FA9" w:rsidP="00301FA9">
      <w:r>
        <w:t>By the end of this review, we get a clear understanding of the bowel screening standards used across the world, usage of machine learning in healthcare intake prediction, external factors that could influence bowel screening.</w:t>
      </w:r>
    </w:p>
    <w:p w14:paraId="69EA1CEF" w14:textId="77777777" w:rsidR="00301FA9" w:rsidRDefault="00301FA9" w:rsidP="00301FA9">
      <w:r>
        <w:t>Ethical consideration with respect to literature review are considering wide range of topics in eight different themes related to the research in the technical areas with respect to machine learning or statistics, even in the area of domain of colonoscopy. Each of the themes have 10 literatures reviewed, that includes different points of view considered.</w:t>
      </w:r>
    </w:p>
    <w:p w14:paraId="5564F036" w14:textId="77777777" w:rsidR="00301FA9" w:rsidRPr="00D7244F" w:rsidRDefault="00301FA9" w:rsidP="00301FA9">
      <w:pPr>
        <w:pStyle w:val="Heading2"/>
        <w:rPr>
          <w:u w:val="single"/>
        </w:rPr>
      </w:pPr>
      <w:bookmarkStart w:id="2" w:name="_Toc135241308"/>
      <w:r w:rsidRPr="00D7244F">
        <w:rPr>
          <w:u w:val="single"/>
        </w:rPr>
        <w:t>Body Of Text:</w:t>
      </w:r>
      <w:bookmarkEnd w:id="2"/>
    </w:p>
    <w:p w14:paraId="1C603D55" w14:textId="77777777" w:rsidR="00301FA9" w:rsidRDefault="00301FA9" w:rsidP="00301FA9">
      <w:pPr>
        <w:rPr>
          <w:rFonts w:ascii="Calibri" w:hAnsi="Calibri" w:cs="Calibri"/>
        </w:rPr>
      </w:pPr>
      <w:r w:rsidRPr="00D67CE3">
        <w:rPr>
          <w:rFonts w:ascii="Calibri" w:hAnsi="Calibri" w:cs="Calibri"/>
        </w:rPr>
        <w:t>Theme based approach of the organising principle is used in this review.</w:t>
      </w:r>
    </w:p>
    <w:p w14:paraId="331DA711" w14:textId="77777777" w:rsidR="00301FA9" w:rsidRPr="00A33951" w:rsidRDefault="00301FA9" w:rsidP="00301FA9">
      <w:pPr>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bookmarkStart w:id="3" w:name="_Hlk135233787"/>
      <w:r w:rsidRPr="00D67CE3">
        <w:rPr>
          <w:rFonts w:ascii="Calibri" w:hAnsi="Calibri" w:cs="Calibri"/>
        </w:rPr>
        <w:t xml:space="preserve">Vieth </w:t>
      </w:r>
      <w:bookmarkEnd w:id="3"/>
      <w:r w:rsidRPr="00D67CE3">
        <w:rPr>
          <w:rFonts w:ascii="Calibri" w:hAnsi="Calibri" w:cs="Calibri"/>
        </w:rPr>
        <w:t>et al., 2011)</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w:t>
      </w:r>
      <w:r w:rsidRPr="00D67CE3">
        <w:rPr>
          <w:rFonts w:ascii="Calibri" w:hAnsi="Calibri" w:cs="Calibri"/>
        </w:rPr>
        <w:lastRenderedPageBreak/>
        <w:t>management of screen-detected cases.</w:t>
      </w:r>
      <w:r w:rsidRPr="00D67CE3">
        <w:rPr>
          <w:rFonts w:ascii="Calibri" w:hAnsi="Calibri" w:cs="Calibri"/>
        </w:rPr>
        <w:fldChar w:fldCharType="begin"/>
      </w:r>
      <w:r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Pr="00D67CE3">
        <w:rPr>
          <w:rFonts w:ascii="Calibri" w:hAnsi="Calibri" w:cs="Calibri"/>
        </w:rPr>
        <w:t>(Karsa et al., 2012)</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201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199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Golder et al., 202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20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mortality .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Molenaar et al., 202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w:t>
      </w:r>
      <w:proofErr w:type="spellStart"/>
      <w:r w:rsidRPr="00D67CE3">
        <w:rPr>
          <w:rFonts w:ascii="Calibri" w:eastAsia="Times New Roman" w:hAnsi="Calibri" w:cs="Calibri"/>
          <w:bCs/>
          <w:color w:val="000000"/>
          <w:lang w:eastAsia="en-IE"/>
        </w:rPr>
        <w:t>prehabilitation</w:t>
      </w:r>
      <w:proofErr w:type="spellEnd"/>
      <w:r w:rsidRPr="00D67CE3">
        <w:rPr>
          <w:rFonts w:ascii="Calibri" w:eastAsia="Times New Roman" w:hAnsi="Calibri" w:cs="Calibri"/>
          <w:bCs/>
          <w:color w:val="000000"/>
          <w:lang w:eastAsia="en-IE"/>
        </w:rPr>
        <w:t xml:space="preserve"> to benefit patient recovery.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Robertson et al., 2004)</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leaving far from treatment centres did not receive delayed treatment. </w:t>
      </w:r>
      <w:r w:rsidRPr="00D67CE3">
        <w:rPr>
          <w:rFonts w:ascii="Calibri" w:eastAsia="Times New Roman" w:hAnsi="Calibri" w:cs="Calibri"/>
          <w:bCs/>
          <w:color w:val="000000"/>
          <w:lang w:eastAsia="en-IE"/>
        </w:rPr>
        <w:lastRenderedPageBreak/>
        <w:t>There are several tables and charts to claim this. (Ponti et al., 2020)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139F1211" w14:textId="77777777" w:rsidR="00301FA9" w:rsidRPr="00D67CE3" w:rsidRDefault="00301FA9" w:rsidP="00301FA9">
      <w:pPr>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Navarro et al., 201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Pr="00D67CE3">
        <w:rPr>
          <w:rFonts w:ascii="Calibri" w:hAnsi="Calibri" w:cs="Calibri"/>
        </w:rPr>
        <w:t>(Sorbye et al., 2009)</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Pr="00D67CE3">
        <w:rPr>
          <w:rFonts w:ascii="Calibri" w:hAnsi="Calibri" w:cs="Calibri"/>
        </w:rPr>
        <w:t>(Schreuders et al., 2015)</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 </w:t>
      </w:r>
      <w:r w:rsidRPr="00D67CE3">
        <w:rPr>
          <w:rFonts w:ascii="Calibri" w:hAnsi="Calibri" w:cs="Calibri"/>
        </w:rPr>
        <w:fldChar w:fldCharType="begin"/>
      </w:r>
      <w:r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Pr="00D67CE3">
        <w:rPr>
          <w:rFonts w:ascii="Calibri" w:hAnsi="Calibri" w:cs="Calibri"/>
        </w:rPr>
        <w:t>(Citarda et al., 2001)</w:t>
      </w:r>
      <w:r w:rsidRPr="00D67CE3">
        <w:rPr>
          <w:rFonts w:ascii="Calibri" w:hAnsi="Calibri" w:cs="Calibri"/>
        </w:rPr>
        <w:fldChar w:fldCharType="end"/>
      </w:r>
      <w:r w:rsidRPr="00D67CE3">
        <w:rPr>
          <w:rFonts w:ascii="Calibri" w:hAnsi="Calibri" w:cs="Calibri"/>
        </w:rPr>
        <w:t xml:space="preserve"> reviews the efficacy in standard clinical practice of </w:t>
      </w:r>
      <w:proofErr w:type="spellStart"/>
      <w:r w:rsidRPr="00D67CE3">
        <w:rPr>
          <w:rFonts w:ascii="Calibri" w:hAnsi="Calibri" w:cs="Calibri"/>
        </w:rPr>
        <w:t>colonoscopic</w:t>
      </w:r>
      <w:proofErr w:type="spellEnd"/>
      <w:r w:rsidRPr="00D67CE3">
        <w:rPr>
          <w:rFonts w:ascii="Calibri" w:hAnsi="Calibri" w:cs="Calibri"/>
        </w:rPr>
        <w:t xml:space="preserve"> polypectomy in reducing colorectal cancer incidence. The literature states that the colorectal cancer is one of the leading causes of death in western countries. The literature details on the method used to select the population and samples. Age group of patients are also defined. The results identify the follow-up data as well as the cancer identified cases. The literature concludes that </w:t>
      </w:r>
      <w:proofErr w:type="spellStart"/>
      <w:r w:rsidRPr="00D67CE3">
        <w:rPr>
          <w:rFonts w:ascii="Calibri" w:hAnsi="Calibri" w:cs="Calibri"/>
        </w:rPr>
        <w:t>colonoscopic</w:t>
      </w:r>
      <w:proofErr w:type="spellEnd"/>
      <w:r w:rsidRPr="00D67CE3">
        <w:rPr>
          <w:rFonts w:ascii="Calibri" w:hAnsi="Calibri" w:cs="Calibri"/>
        </w:rPr>
        <w:t xml:space="preserve">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Pr="00D67CE3">
        <w:rPr>
          <w:rFonts w:ascii="Calibri" w:hAnsi="Calibri" w:cs="Calibri"/>
        </w:rPr>
        <w:t>(Cummings et al., 2012)</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w:t>
      </w:r>
      <w:r w:rsidRPr="00D67CE3">
        <w:rPr>
          <w:rFonts w:ascii="Calibri" w:hAnsi="Calibri" w:cs="Calibri"/>
        </w:rPr>
        <w:lastRenderedPageBreak/>
        <w:t xml:space="preserve">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Pr="00D67CE3">
        <w:rPr>
          <w:rFonts w:ascii="Calibri" w:hAnsi="Calibri" w:cs="Calibri"/>
        </w:rPr>
        <w:t>(Atkin et al., 1992)</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3)</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0)</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Pr="00D67CE3">
        <w:rPr>
          <w:rFonts w:ascii="Calibri" w:hAnsi="Calibri" w:cs="Calibri"/>
        </w:rPr>
        <w:t>(Neuman et al., 2013)</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w:t>
      </w:r>
      <w:r w:rsidRPr="00D67CE3">
        <w:rPr>
          <w:rFonts w:ascii="Calibri" w:hAnsi="Calibri" w:cs="Calibri"/>
        </w:rPr>
        <w:lastRenderedPageBreak/>
        <w:t xml:space="preserve">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5884D650" w14:textId="77777777" w:rsidR="00301FA9" w:rsidRPr="00D67CE3" w:rsidRDefault="00301FA9" w:rsidP="00301FA9">
      <w:pPr>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Pr="00D67CE3">
        <w:rPr>
          <w:rFonts w:ascii="Calibri" w:hAnsi="Calibri" w:cs="Calibri"/>
        </w:rPr>
        <w:t>(Stiglic et al., 20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Pr="00D67CE3">
        <w:rPr>
          <w:rFonts w:ascii="Calibri" w:hAnsi="Calibri" w:cs="Calibri"/>
        </w:rPr>
        <w:fldChar w:fldCharType="begin"/>
      </w:r>
      <w:r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Pr="00D67CE3">
        <w:rPr>
          <w:rFonts w:ascii="Calibri" w:hAnsi="Calibri" w:cs="Calibri"/>
        </w:rPr>
        <w:t>(Doupe et al., 2019)</w:t>
      </w:r>
      <w:r w:rsidRPr="00D67CE3">
        <w:rPr>
          <w:rFonts w:ascii="Calibri" w:hAnsi="Calibri" w:cs="Calibri"/>
        </w:rPr>
        <w:fldChar w:fldCharType="end"/>
      </w:r>
      <w:r w:rsidRPr="00D67CE3">
        <w:rPr>
          <w:rFonts w:ascii="Calibri" w:hAnsi="Calibri" w:cs="Calibri"/>
        </w:rPr>
        <w:t xml:space="preserve"> The literature review of this research document finds a deeper 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Pr="00D67CE3">
        <w:rPr>
          <w:rFonts w:ascii="Calibri" w:hAnsi="Calibri" w:cs="Calibri"/>
        </w:rPr>
        <w:t>(Mullainathan and Spiess, 2017)</w:t>
      </w:r>
      <w:r w:rsidRPr="00D67CE3">
        <w:rPr>
          <w:rFonts w:ascii="Calibri" w:hAnsi="Calibri" w:cs="Calibri"/>
        </w:rPr>
        <w:fldChar w:fldCharType="end"/>
      </w:r>
      <w:r w:rsidRPr="00D67CE3">
        <w:rPr>
          <w:rFonts w:ascii="Calibri" w:hAnsi="Calibri" w:cs="Calibri"/>
        </w:rPr>
        <w:t xml:space="preserve">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w:t>
      </w:r>
      <w:r w:rsidRPr="00D67CE3">
        <w:rPr>
          <w:rFonts w:ascii="Calibri" w:hAnsi="Calibri" w:cs="Calibri"/>
        </w:rPr>
        <w:lastRenderedPageBreak/>
        <w:t>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Pr="00D67CE3">
        <w:rPr>
          <w:rFonts w:ascii="Calibri" w:hAnsi="Calibri" w:cs="Calibri"/>
        </w:rPr>
        <w:t>(Jordan and Mitchell, 2015)</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Pr="00D67CE3">
        <w:rPr>
          <w:rFonts w:ascii="Calibri" w:hAnsi="Calibri" w:cs="Calibri"/>
        </w:rPr>
        <w:t>(Molnar et al., 2023)</w:t>
      </w:r>
      <w:r w:rsidRPr="00D67CE3">
        <w:rPr>
          <w:rFonts w:ascii="Calibri" w:hAnsi="Calibri" w:cs="Calibri"/>
        </w:rPr>
        <w:fldChar w:fldCharType="end"/>
      </w:r>
      <w:r w:rsidRPr="00D67CE3">
        <w:rPr>
          <w:rFonts w:ascii="Calibri" w:hAnsi="Calibri" w:cs="Calibri"/>
        </w:rPr>
        <w:t>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w:t>
      </w:r>
      <w:r w:rsidRPr="00D67CE3">
        <w:rPr>
          <w:rFonts w:ascii="Calibri" w:hAnsi="Calibri" w:cs="Calibri"/>
        </w:rPr>
        <w:fldChar w:fldCharType="begin"/>
      </w:r>
      <w:r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Pr="00D67CE3">
        <w:rPr>
          <w:rFonts w:ascii="Calibri" w:hAnsi="Calibri" w:cs="Calibri"/>
        </w:rPr>
        <w:t>(Bottou et al., 2018)</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Pr="00D67CE3">
        <w:rPr>
          <w:rFonts w:ascii="Calibri" w:hAnsi="Calibri" w:cs="Calibri"/>
        </w:rPr>
        <w:t>(Brester et al., 2021)</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w:t>
      </w:r>
      <w:r w:rsidRPr="00D67CE3">
        <w:rPr>
          <w:rFonts w:ascii="Calibri" w:hAnsi="Calibri" w:cs="Calibri"/>
        </w:rPr>
        <w:lastRenderedPageBreak/>
        <w:t>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Pr="00D67CE3">
        <w:rPr>
          <w:rFonts w:ascii="Calibri" w:hAnsi="Calibri" w:cs="Calibri"/>
        </w:rPr>
        <w:t>(Crown, 2015)</w:t>
      </w:r>
      <w:r w:rsidRPr="00D67CE3">
        <w:rPr>
          <w:rFonts w:ascii="Calibri" w:hAnsi="Calibri" w:cs="Calibri"/>
        </w:rPr>
        <w:fldChar w:fldCharType="end"/>
      </w:r>
      <w:r w:rsidRPr="00D67CE3">
        <w:rPr>
          <w:rFonts w:ascii="Calibri" w:hAnsi="Calibri" w:cs="Calibri"/>
        </w:rPr>
        <w:t>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Pr="00D67CE3">
        <w:rPr>
          <w:rFonts w:ascii="Calibri" w:hAnsi="Calibri" w:cs="Calibri"/>
        </w:rPr>
        <w:t>(Tamang et al., 2017)</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7B1EA77B" w14:textId="77777777" w:rsidR="00301FA9" w:rsidRPr="00D67CE3" w:rsidRDefault="00301FA9" w:rsidP="00301FA9">
      <w:pPr>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620C1384" w14:textId="77777777" w:rsidR="00301FA9" w:rsidRPr="00D67CE3"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Consedine et al., 2007)</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w:t>
      </w:r>
      <w:r w:rsidRPr="00D67CE3">
        <w:rPr>
          <w:rFonts w:ascii="Calibri" w:hAnsi="Calibri" w:cs="Calibri"/>
          <w:sz w:val="22"/>
          <w:szCs w:val="22"/>
        </w:rPr>
        <w:lastRenderedPageBreak/>
        <w:t>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Effect of Gender, Age and Deprivation on Key Performance Indicators in a Fobt-based Colorectal Screening Programme,” n.d.)</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ynolds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09)</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5"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11)</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ady et al., 2014)</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w:t>
      </w:r>
      <w:r w:rsidRPr="00D67CE3">
        <w:rPr>
          <w:rFonts w:ascii="Calibri" w:hAnsi="Calibri" w:cs="Calibri"/>
          <w:sz w:val="22"/>
          <w:szCs w:val="22"/>
        </w:rPr>
        <w:lastRenderedPageBreak/>
        <w:t>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liphant et al., 2011)</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nsouri et al., 2013)</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04559649" w14:textId="77777777" w:rsidR="00301FA9"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ohlin et al., 2012)</w:t>
      </w:r>
      <w:r w:rsidRPr="00D67CE3">
        <w:rPr>
          <w:rFonts w:ascii="Calibri" w:hAnsi="Calibri" w:cs="Calibri"/>
          <w:sz w:val="22"/>
          <w:szCs w:val="22"/>
        </w:rPr>
        <w:fldChar w:fldCharType="end"/>
      </w:r>
      <w:r w:rsidRPr="00D67CE3">
        <w:rPr>
          <w:rFonts w:ascii="Calibri" w:hAnsi="Calibri" w:cs="Calibri"/>
          <w:sz w:val="22"/>
          <w:szCs w:val="22"/>
        </w:rPr>
        <w:t xml:space="preserve"> This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hango, 2022)</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shra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ndolph, 2006)</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o, 2006)</w:t>
      </w:r>
      <w:r w:rsidRPr="00D67CE3">
        <w:rPr>
          <w:rFonts w:ascii="Calibri" w:hAnsi="Calibri" w:cs="Calibri"/>
          <w:sz w:val="22"/>
          <w:szCs w:val="22"/>
        </w:rPr>
        <w:fldChar w:fldCharType="end"/>
      </w:r>
      <w:r w:rsidRPr="00D67CE3">
        <w:rPr>
          <w:rFonts w:ascii="Calibri" w:hAnsi="Calibri" w:cs="Calibri"/>
          <w:sz w:val="22"/>
          <w:szCs w:val="22"/>
        </w:rPr>
        <w:t xml:space="preserve"> This is a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which is a handbook of data analysis and interpretation with SPSS. The book is very much detailed and explains different steps of data gathering, statistical analysis. Separate chapter is dedicated to ANOVA. This books looks great as a guide foe data analysis wanting to do statistics, regression, understand hypothesis testing and implement them, interpret the results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w:t>
      </w:r>
      <w:r w:rsidRPr="00D67CE3">
        <w:rPr>
          <w:rFonts w:ascii="Calibri" w:hAnsi="Calibri" w:cs="Calibri"/>
          <w:sz w:val="22"/>
          <w:szCs w:val="22"/>
        </w:rPr>
        <w:lastRenderedPageBreak/>
        <w:t>.This book looks excellent for a data analysis student and also professional working on statistics, machine learning, analytic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0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kliansky, 2016)</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iernat and Piątkowska, 2014)</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62730E23" w14:textId="77777777" w:rsidR="00301FA9" w:rsidRPr="00D67CE3"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ong and Liu, 201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detailed on the concepts of feature engineer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and Casari, 2018)</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zdemir and Susarla, 2018)</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et al., 2017)</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w:t>
      </w:r>
      <w:proofErr w:type="spellStart"/>
      <w:r w:rsidRPr="00D67CE3">
        <w:rPr>
          <w:rFonts w:ascii="Calibri" w:hAnsi="Calibri" w:cs="Calibri"/>
          <w:sz w:val="22"/>
          <w:szCs w:val="22"/>
        </w:rPr>
        <w:t>Neighbors</w:t>
      </w:r>
      <w:proofErr w:type="spellEnd"/>
      <w:r w:rsidRPr="00D67CE3">
        <w:rPr>
          <w:rFonts w:ascii="Calibri" w:hAnsi="Calibri" w:cs="Calibri"/>
          <w:sz w:val="22"/>
          <w:szCs w:val="22"/>
        </w:rPr>
        <w:t>,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i et al., 2017)</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0.12 eV. Compared with the traditional high-throughput computational and experimental trial-and-error approach, the machine-learning </w:t>
      </w:r>
      <w:hyperlink r:id="rId6"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w:t>
      </w:r>
      <w:r w:rsidRPr="00D67CE3">
        <w:rPr>
          <w:rFonts w:ascii="Calibri" w:hAnsi="Calibri" w:cs="Calibri"/>
          <w:sz w:val="22"/>
          <w:szCs w:val="22"/>
        </w:rPr>
        <w:lastRenderedPageBreak/>
        <w:t xml:space="preserve">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Faust et al., 2019)</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irén et al., 2021)</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proofErr w:type="spellStart"/>
      <w:r w:rsidRPr="00D67CE3">
        <w:rPr>
          <w:rFonts w:ascii="Calibri" w:hAnsi="Calibri" w:cs="Calibri"/>
          <w:sz w:val="22"/>
          <w:szCs w:val="22"/>
        </w:rPr>
        <w:t>biologies</w:t>
      </w:r>
      <w:proofErr w:type="spellEnd"/>
      <w:r w:rsidRPr="00D67CE3">
        <w:rPr>
          <w:rFonts w:ascii="Calibri" w:hAnsi="Calibri" w:cs="Calibri"/>
          <w:sz w:val="22"/>
          <w:szCs w:val="22"/>
        </w:rPr>
        <w:t xml:space="preserv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uboue, 2020)</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72F24794" w14:textId="77777777" w:rsidR="00301FA9" w:rsidRPr="00D67CE3" w:rsidRDefault="00301FA9" w:rsidP="00301FA9">
      <w:pPr>
        <w:pStyle w:val="NormalWeb"/>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et al., 2011)</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and Chong, 2018)</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Gopika and Kowshalaya M.E., 201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The three feature selections are compared, and experimental results prove that the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is efficient compared to FCBF and FCBF#.</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ohonen, 1972)</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 xml:space="preserve">A new model for associative memory, based on a correlation matrix, is suggested. In this model information is accumulated on memory elements </w:t>
      </w:r>
      <w:r w:rsidRPr="00D67CE3">
        <w:rPr>
          <w:rFonts w:ascii="Calibri" w:hAnsi="Calibri" w:cs="Calibri"/>
          <w:sz w:val="22"/>
          <w:szCs w:val="22"/>
        </w:rPr>
        <w:lastRenderedPageBreak/>
        <w:t>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all, 200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ownlee, n.d.)</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e et al., 1986)</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Nicodemus and Malley, 2009)</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inforcement Learning and Its Relationship to Supervised Learning,” 200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Aggrawal and Pal, 2020)</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53B0E410" w14:textId="77777777" w:rsidR="00301FA9" w:rsidRDefault="00301FA9" w:rsidP="00301FA9">
      <w:pPr>
        <w:pStyle w:val="NormalWeb"/>
        <w:spacing w:before="0" w:beforeAutospacing="0" w:after="240" w:afterAutospacing="0"/>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Imperiale et al., 2014)</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im et al., 2013)</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ller et al., 2010)</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ddin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ollivoro et al., 2019)</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Yang et al., 2012)</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defined in this research. Methods, statistics, </w:t>
      </w:r>
      <w:r w:rsidRPr="00D67CE3">
        <w:rPr>
          <w:rFonts w:ascii="Calibri" w:hAnsi="Calibri" w:cs="Calibri"/>
          <w:sz w:val="22"/>
          <w:szCs w:val="22"/>
        </w:rPr>
        <w:lastRenderedPageBreak/>
        <w:t xml:space="preserve">graphs are explained in the literature clearl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daelli et al., 201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tsuda et al., 2016)</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oen et al., 2010)</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low-risk subjects and underutilization among subjects with advanced adenoma. Interventions to better align surveillance colonoscopy use with risk for advanced lesions is needed.</w:t>
      </w:r>
    </w:p>
    <w:p w14:paraId="442A17D9" w14:textId="77777777" w:rsidR="00301FA9" w:rsidRDefault="00301FA9" w:rsidP="00301FA9">
      <w:bookmarkStart w:id="4" w:name="_Toc135241309"/>
      <w:r w:rsidRPr="00055ED4">
        <w:rPr>
          <w:rStyle w:val="Heading2Char"/>
        </w:rPr>
        <w:t>C</w:t>
      </w:r>
      <w:r>
        <w:rPr>
          <w:rStyle w:val="Heading2Char"/>
        </w:rPr>
        <w:t>onclusion</w:t>
      </w:r>
      <w:bookmarkEnd w:id="4"/>
      <w:r>
        <w:t>:</w:t>
      </w:r>
    </w:p>
    <w:p w14:paraId="1DE1B81A" w14:textId="77777777" w:rsidR="00301FA9" w:rsidRDefault="00301FA9" w:rsidP="00301FA9">
      <w:r>
        <w:t>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details learnt in literature review will be implemented in sampling as well as in the primary research. There will be further literature done in the final project report.</w:t>
      </w:r>
    </w:p>
    <w:p w14:paraId="168A6026" w14:textId="77777777" w:rsidR="00301FA9" w:rsidRPr="00104D00" w:rsidRDefault="00301FA9">
      <w:pPr>
        <w:rPr>
          <w:b/>
          <w:bCs/>
          <w:u w:val="single"/>
        </w:rPr>
      </w:pPr>
    </w:p>
    <w:sectPr w:rsidR="00301FA9" w:rsidRPr="00104D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3C40A9"/>
    <w:multiLevelType w:val="hybridMultilevel"/>
    <w:tmpl w:val="62EC569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62191CFA"/>
    <w:multiLevelType w:val="hybridMultilevel"/>
    <w:tmpl w:val="A5BCCFF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2138837448">
    <w:abstractNumId w:val="2"/>
  </w:num>
  <w:num w:numId="2" w16cid:durableId="816579074">
    <w:abstractNumId w:val="0"/>
  </w:num>
  <w:num w:numId="3" w16cid:durableId="25894886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694"/>
    <w:rsid w:val="000E574F"/>
    <w:rsid w:val="00104D00"/>
    <w:rsid w:val="00113C60"/>
    <w:rsid w:val="00144D58"/>
    <w:rsid w:val="00221F31"/>
    <w:rsid w:val="00301FA9"/>
    <w:rsid w:val="00310E5C"/>
    <w:rsid w:val="00336B61"/>
    <w:rsid w:val="003F2E81"/>
    <w:rsid w:val="004B087D"/>
    <w:rsid w:val="005604B5"/>
    <w:rsid w:val="005A0386"/>
    <w:rsid w:val="005B558E"/>
    <w:rsid w:val="005B7EBB"/>
    <w:rsid w:val="00674D97"/>
    <w:rsid w:val="006A08FE"/>
    <w:rsid w:val="007A577E"/>
    <w:rsid w:val="007C0BC7"/>
    <w:rsid w:val="00813930"/>
    <w:rsid w:val="008D1B79"/>
    <w:rsid w:val="008E373E"/>
    <w:rsid w:val="00952AE8"/>
    <w:rsid w:val="009A2729"/>
    <w:rsid w:val="009D4C58"/>
    <w:rsid w:val="00AB1AE5"/>
    <w:rsid w:val="00B413D9"/>
    <w:rsid w:val="00B82D8C"/>
    <w:rsid w:val="00C2383D"/>
    <w:rsid w:val="00CE19BF"/>
    <w:rsid w:val="00DC4EB3"/>
    <w:rsid w:val="00DE7745"/>
    <w:rsid w:val="00E41694"/>
    <w:rsid w:val="00E57694"/>
    <w:rsid w:val="00FE003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56376"/>
  <w15:chartTrackingRefBased/>
  <w15:docId w15:val="{3220E27E-0BBB-4B14-BED2-48854F30D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1FA9"/>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14:ligatures w14:val="none"/>
    </w:rPr>
  </w:style>
  <w:style w:type="paragraph" w:styleId="Heading2">
    <w:name w:val="heading 2"/>
    <w:basedOn w:val="Normal"/>
    <w:next w:val="Normal"/>
    <w:link w:val="Heading2Char"/>
    <w:uiPriority w:val="9"/>
    <w:unhideWhenUsed/>
    <w:qFormat/>
    <w:rsid w:val="00301FA9"/>
    <w:pPr>
      <w:keepNext/>
      <w:keepLines/>
      <w:spacing w:before="40" w:after="0" w:line="276" w:lineRule="auto"/>
      <w:outlineLvl w:val="1"/>
    </w:pPr>
    <w:rPr>
      <w:rFonts w:asciiTheme="majorHAnsi" w:eastAsiaTheme="majorEastAsia" w:hAnsiTheme="majorHAnsi" w:cstheme="majorBidi"/>
      <w:color w:val="2F5496" w:themeColor="accent1" w:themeShade="BF"/>
      <w:kern w:val="0"/>
      <w:sz w:val="26"/>
      <w:szCs w:val="26"/>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1FA9"/>
    <w:rPr>
      <w:rFonts w:ascii="Arial" w:eastAsia="Times New Roman" w:hAnsi="Arial" w:cs="Times New Roman"/>
      <w:b/>
      <w:kern w:val="28"/>
      <w:sz w:val="28"/>
      <w:szCs w:val="24"/>
      <w14:ligatures w14:val="none"/>
    </w:rPr>
  </w:style>
  <w:style w:type="character" w:customStyle="1" w:styleId="Heading2Char">
    <w:name w:val="Heading 2 Char"/>
    <w:basedOn w:val="DefaultParagraphFont"/>
    <w:link w:val="Heading2"/>
    <w:uiPriority w:val="9"/>
    <w:rsid w:val="00301FA9"/>
    <w:rPr>
      <w:rFonts w:asciiTheme="majorHAnsi" w:eastAsiaTheme="majorEastAsia" w:hAnsiTheme="majorHAnsi" w:cstheme="majorBidi"/>
      <w:color w:val="2F5496" w:themeColor="accent1" w:themeShade="BF"/>
      <w:kern w:val="0"/>
      <w:sz w:val="26"/>
      <w:szCs w:val="26"/>
      <w14:ligatures w14:val="none"/>
    </w:rPr>
  </w:style>
  <w:style w:type="paragraph" w:styleId="NormalWeb">
    <w:name w:val="Normal (Web)"/>
    <w:basedOn w:val="Normal"/>
    <w:uiPriority w:val="99"/>
    <w:unhideWhenUsed/>
    <w:rsid w:val="00301FA9"/>
    <w:pPr>
      <w:spacing w:before="100" w:beforeAutospacing="1" w:after="100" w:afterAutospacing="1" w:line="240" w:lineRule="auto"/>
    </w:pPr>
    <w:rPr>
      <w:rFonts w:ascii="Times New Roman" w:eastAsia="Times New Roman" w:hAnsi="Times New Roman" w:cs="Times New Roman"/>
      <w:kern w:val="0"/>
      <w:sz w:val="24"/>
      <w:szCs w:val="24"/>
      <w:lang w:eastAsia="en-IE"/>
      <w14:ligatures w14:val="none"/>
    </w:rPr>
  </w:style>
  <w:style w:type="paragraph" w:styleId="Bibliography">
    <w:name w:val="Bibliography"/>
    <w:basedOn w:val="Normal"/>
    <w:next w:val="Normal"/>
    <w:uiPriority w:val="37"/>
    <w:semiHidden/>
    <w:unhideWhenUsed/>
    <w:rsid w:val="008E373E"/>
  </w:style>
  <w:style w:type="paragraph" w:styleId="ListParagraph">
    <w:name w:val="List Paragraph"/>
    <w:basedOn w:val="Normal"/>
    <w:uiPriority w:val="34"/>
    <w:qFormat/>
    <w:rsid w:val="00E4169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sciencedirect.com/topics/chemical-engineering/chemisorption" TargetMode="External"/><Relationship Id="rId5" Type="http://schemas.openxmlformats.org/officeDocument/2006/relationships/hyperlink" Target="https://www.sciencedirect.com/topics/medicine-and-dentistry/multivariate-analysi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5</TotalTime>
  <Pages>16</Pages>
  <Words>35708</Words>
  <Characters>203536</Characters>
  <Application>Microsoft Office Word</Application>
  <DocSecurity>0</DocSecurity>
  <Lines>1696</Lines>
  <Paragraphs>4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dc:creator>
  <cp:keywords/>
  <dc:description/>
  <cp:lastModifiedBy>Rakesh K</cp:lastModifiedBy>
  <cp:revision>17</cp:revision>
  <dcterms:created xsi:type="dcterms:W3CDTF">2023-08-13T12:26:00Z</dcterms:created>
  <dcterms:modified xsi:type="dcterms:W3CDTF">2023-08-18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TYj9qV8"/&gt;&lt;style id="http://www.zotero.org/styles/ieee" locale="en-US" hasBibliography="1" bibliographyStyleHasBeenSet="1"/&gt;&lt;prefs&gt;&lt;pref name="fieldType" value="Field"/&gt;&lt;/prefs&gt;&lt;/data&gt;</vt:lpwstr>
  </property>
</Properties>
</file>